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Dublin Bus stands as a prominent public transport system within the city of Dublin, greatly facilitating the daily lives of its residents. However, occasional unforeseen delays in bus arrivals may inconvenience passengers, despite the overall utility the service provides. This study aims to analyze the delays experienced by Dublin buses on individual routes and explore any potential correlation with local weather conditions. It seeks to determine whether local weather factors contribute to these delays. The method involves developing a real-time dashboard to showcase delays, calculated using the NTA dataset, which is GTFS and GTFS-R data, in conjunction with local weather data.</w:t>
      </w:r>
      <w:r w:rsidR="00754D74" w:rsidRPr="005208D9">
        <w:rPr>
          <w:rFonts w:ascii="Times New Roman" w:hAnsi="Times New Roman" w:cs="Times New Roman"/>
          <w:sz w:val="24"/>
          <w:szCs w:val="24"/>
          <w:lang w:val="en-US"/>
        </w:rPr>
        <w:t xml:space="preserve"> The dashboard provides valuable assistance to the public by enabling users to identify delays on specific Dublin bus routes at particular times or weather conditions. This functionality aids in planning journeys more effectively, especially during specific time frames or weather scenarios.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66095810" w:rsidR="003C61CC" w:rsidRPr="005208D9" w:rsidRDefault="00BB37B1" w:rsidP="00E25E13">
      <w:pPr>
        <w:spacing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Keywords: Dublin Bus, Delay, Real-time dashboard</w:t>
      </w: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4CC03D36"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a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GTndHUGx","properties":{"formattedCitation":"(2024)","plainCitation":"(2024)","noteIndex":0},"citationItems":[{"id":73,"uris":["http://zotero.org/users/local/sk83j96w/items/A8LZMDL3"],"itemData":{"id":73,"type":"article-newspaper","title":"Record highs for public transport passenger numbers in 2023","URL":"https://www.transportforireland.ie/news/record-highs-for-public-transport-passenger-numbers-in-2023/","issued":{"date-parts":[["2024",1,17]]}}}],"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sz w:val="24"/>
        </w:rPr>
        <w:t>(2024)</w:t>
      </w:r>
      <w:r w:rsidR="001A5AFB">
        <w:rPr>
          <w:rFonts w:ascii="Times New Roman" w:hAnsi="Times New Roman" w:cs="Times New Roman"/>
          <w:sz w:val="24"/>
          <w:szCs w:val="24"/>
          <w:lang w:val="en-US"/>
        </w:rPr>
        <w:fldChar w:fldCharType="end"/>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 significantly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time, transfer time and the normal trip duration and also by causing schedule </w:t>
      </w:r>
      <w:r w:rsidR="00AF775F" w:rsidRPr="00AF775F">
        <w:rPr>
          <w:rFonts w:ascii="Times New Roman" w:hAnsi="Times New Roman" w:cs="Times New Roman"/>
          <w:sz w:val="24"/>
          <w:szCs w:val="24"/>
          <w:lang w:val="en-US"/>
        </w:rPr>
        <w:lastRenderedPageBreak/>
        <w:t>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Arrived at research question by initially selecting the broader topic of challenges in public transport in Ireland. Subsequently, 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0C0959D5" w:rsidR="00B6560E" w:rsidRDefault="00B6560E" w:rsidP="00B6560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0C0959D5" w:rsidR="00B6560E" w:rsidRDefault="00B6560E" w:rsidP="00B6560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How much does the local weather affect the delay of Dublin buses?”</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noProof/>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lastRenderedPageBreak/>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buses, especially Dublin buses,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Research hypothesis</w:t>
      </w:r>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lastRenderedPageBreak/>
        <w:t>LITERATURE REVIEWS</w:t>
      </w:r>
    </w:p>
    <w:p w14:paraId="16B5FE1A" w14:textId="0D29672B"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ab/>
      </w:r>
      <w:r w:rsidRPr="003B2C34">
        <w:rPr>
          <w:rFonts w:ascii="Times New Roman" w:hAnsi="Times New Roman" w:cs="Times New Roman"/>
          <w:sz w:val="24"/>
          <w:szCs w:val="24"/>
          <w:lang w:val="en-US"/>
        </w:rPr>
        <w:t xml:space="preserve">“Weather conditions are considered exogenous factors which indirectly influence the demand for </w:t>
      </w:r>
      <w:r w:rsidRPr="003B2C34">
        <w:rPr>
          <w:rFonts w:ascii="Times New Roman" w:hAnsi="Times New Roman" w:cs="Times New Roman"/>
          <w:sz w:val="24"/>
          <w:szCs w:val="24"/>
          <w:lang w:val="en-US"/>
        </w:rPr>
        <w:t>transit</w:t>
      </w:r>
      <w:r w:rsidRPr="003B2C34">
        <w:rPr>
          <w:rFonts w:ascii="Times New Roman" w:hAnsi="Times New Roman" w:cs="Times New Roman"/>
          <w:sz w:val="24"/>
          <w:szCs w:val="24"/>
          <w:lang w:val="en-US"/>
        </w:rPr>
        <w:t>”</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RgBxne7g","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sz w:val="24"/>
        </w:rPr>
        <w:t>(Singhal, Kamga and Yazici,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Bad weather conditions directly affect both the accessibility and the quality of transit services. The study done by Singhal, Kamga and Yazici in 2014 is analyzing the impact of weather on the Metropolitan Transportation Authority-New York City Transit subway ridership. They obtained two years of ridership data and weather information from the National Oceanic and Atmospheric Administration (NOAA) and the Weather Underground website. Subsequently, they developed a model using ordinary least squares regression (OLS).</w:t>
      </w:r>
    </w:p>
    <w:p w14:paraId="63C01F77" w14:textId="2FE36019" w:rsidR="003B2C34" w:rsidRDefault="003B2C34" w:rsidP="003B2C3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3B2C34">
        <w:rPr>
          <w:rFonts w:ascii="Times New Roman" w:hAnsi="Times New Roman" w:cs="Times New Roman"/>
          <w:sz w:val="24"/>
          <w:szCs w:val="24"/>
          <w:lang w:val="en-US"/>
        </w:rPr>
        <w:t>“Weather conditions and built environment contribute 30.22 and 55.83% to ridership fluctuations, respectively”</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bxFt7QQ","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Adverse weather, such as strong wind, high humidity, or heavy rainfall, has a more disruptive impact on leisure-related areas than on residence and office area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fPo5cIai","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study of ‘Analyzing the relationship between weather, built environment, and public transport ridership’ done by Lin et al, gathered smart card data in Beijing, China, spanning from February 2018 to January 2019, including both bus and subway usage. The study considered various factors, including daily weather conditions (such as temperature, wind speed, humidity, rainfall, snowfall, and air quality) and built environment factors (like residential and office density, as well as accessibility of public transport infrastructure in a Traffic Analysis Zone).</w:t>
      </w:r>
      <w:r>
        <w:rPr>
          <w:rFonts w:ascii="Times New Roman" w:hAnsi="Times New Roman" w:cs="Times New Roman"/>
          <w:sz w:val="24"/>
          <w:szCs w:val="24"/>
          <w:lang w:val="en-US"/>
        </w:rPr>
        <w:t xml:space="preserve"> </w:t>
      </w:r>
      <w:r w:rsidRPr="003B2C34">
        <w:rPr>
          <w:rFonts w:ascii="Times New Roman" w:hAnsi="Times New Roman" w:cs="Times New Roman"/>
          <w:sz w:val="24"/>
          <w:szCs w:val="24"/>
          <w:lang w:val="en-US"/>
        </w:rPr>
        <w:t>The Light Gradient Boosted Machine (LightGBM) algorithm was utilized to examine the influence of weather condi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l0kcd3cn","properties":{"formattedCitation":"(Lin {\\i{}et al.}, 2020)","plainCitation":"(Lin et al., 2020)","noteIndex":0},"citationItems":[{"id":52,"uris":["http://zotero.org/users/local/sk83j96w/items/8AB8KSR9"],"itemData":{"id":52,"type":"article-journal","container-title":"IET Intelligent Transport Systems","issue":"14","note":"ISBN: 1751-956X\npublisher: Wiley Online Library","page":"1946-1954","title":"Analysing the relationship between weather, built environment, and public transport ridership","volume":"14","author":[{"family":"Lin","given":"Pengfei"},{"family":"Weng","given":"Jiancheng"},{"family":"Brands","given":"Devi K."},{"family":"Qian","given":"Huimin"},{"family":"Yin","given":"Baocai"}],"issued":{"date-parts":[["2020"]]}}}],"schema":"https://github.com/citation-style-language/schema/raw/master/csl-citation.json"} </w:instrText>
      </w:r>
      <w:r>
        <w:rPr>
          <w:rFonts w:ascii="Times New Roman" w:hAnsi="Times New Roman" w:cs="Times New Roman"/>
          <w:sz w:val="24"/>
          <w:szCs w:val="24"/>
          <w:lang w:val="en-US"/>
        </w:rPr>
        <w:fldChar w:fldCharType="separate"/>
      </w:r>
      <w:r w:rsidRPr="003B2C34">
        <w:rPr>
          <w:rFonts w:ascii="Times New Roman" w:hAnsi="Times New Roman" w:cs="Times New Roman"/>
          <w:kern w:val="0"/>
          <w:sz w:val="24"/>
        </w:rPr>
        <w:t xml:space="preserve">(Lin </w:t>
      </w:r>
      <w:r w:rsidRPr="003B2C34">
        <w:rPr>
          <w:rFonts w:ascii="Times New Roman" w:hAnsi="Times New Roman" w:cs="Times New Roman"/>
          <w:i/>
          <w:iCs/>
          <w:kern w:val="0"/>
          <w:sz w:val="24"/>
        </w:rPr>
        <w:t>et al.</w:t>
      </w:r>
      <w:r w:rsidRPr="003B2C34">
        <w:rPr>
          <w:rFonts w:ascii="Times New Roman" w:hAnsi="Times New Roman" w:cs="Times New Roman"/>
          <w:kern w:val="0"/>
          <w:sz w:val="24"/>
        </w:rPr>
        <w:t>, 2020)</w:t>
      </w:r>
      <w:r>
        <w:rPr>
          <w:rFonts w:ascii="Times New Roman" w:hAnsi="Times New Roman" w:cs="Times New Roman"/>
          <w:sz w:val="24"/>
          <w:szCs w:val="24"/>
          <w:lang w:val="en-US"/>
        </w:rPr>
        <w:fldChar w:fldCharType="end"/>
      </w:r>
      <w:r w:rsidR="00504441">
        <w:rPr>
          <w:rFonts w:ascii="Times New Roman" w:hAnsi="Times New Roman" w:cs="Times New Roman"/>
          <w:sz w:val="24"/>
          <w:szCs w:val="24"/>
          <w:lang w:val="en-US"/>
        </w:rPr>
        <w:t>.</w:t>
      </w:r>
    </w:p>
    <w:p w14:paraId="0DA5E232" w14:textId="12BB5F48"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Weather has a huge impact on many aspects of traveler’s travel decision, for example, departure time, route and mode choice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6wUxY1s","properties":{"formattedCitation":"(Khattak and De Palma, 1997; Miranda-Moreno and Nosal, 2011)","plainCitation":"(Khattak and De Palma, 1997; Miranda-Moreno and Nosal, 2011)","noteIndex":0},"citationItems":[{"id":54,"uris":["http://zotero.org/users/local/sk83j96w/items/52P9IRFL"],"itemData":{"id":54,"type":"article-journal","container-title":"Transportation Research Part A: Policy and Practice","issue":"3","note":"ISBN: 0965-8564\npublisher: Elsevier","page":"181-203","title":"The impact of adverse weather conditions on the propensity to change travel decisions: a survey of Brussels commuters","volume":"31","author":[{"family":"Khattak","given":"Asad J."},{"family":"De Palma","given":"André"}],"issued":{"date-parts":[["1997"]]}}},{"id":53,"uris":["http://zotero.org/users/local/sk83j96w/items/LMTNSPG6"],"itemData":{"id":53,"type":"article-journal","container-title":"Transportation research record","issue":"1","note":"ISBN: 0361-1981\npublisher: SAGE Publications Sage CA: Los Angeles, CA","page":"42-52","title":"Weather or not to cycle: Temporal trends and impact of weather on cycling in an urban environment","volume":"2247","author":[{"family":"Miranda-Moreno","given":"Luis F."},{"family":"Nosal","given":"Thomas"}],"issued":{"date-parts":[["2011"]]}}}],"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Khattak and De Palma, 1997; Miranda-Moreno and Nos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504441">
        <w:t xml:space="preserve"> </w:t>
      </w:r>
      <w:r w:rsidRPr="00504441">
        <w:rPr>
          <w:rFonts w:ascii="Times New Roman" w:hAnsi="Times New Roman" w:cs="Times New Roman"/>
          <w:sz w:val="24"/>
          <w:szCs w:val="24"/>
          <w:lang w:val="en-US"/>
        </w:rPr>
        <w:t>“All four weather variables, namely humidity, wind speed, rainfall and temperature are found to have statistically significant negative effects on bus ridership”</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ky99l0aF","properties":{"formattedCitation":"(Li {\\i{}et al.}, 2015)","plainCitation":"(Li et al., 2015)","noteIndex":0},"citationItems":[{"id":49,"uris":["http://zotero.org/users/local/sk83j96w/items/GSHSSGGJ"],"itemData":{"id":49,"type":"article-journal","container-title":"IET Intelligent Transport Systems","DOI":"10.1049/iet-its.2014.0062","issue":"2","page":"221-229","title":"Analysing the impact of weather on bus ridership using smart card data","volume":"9","author":[{"family":"Li","given":"L."},{"family":"Jing","given":"W."},{"family":"Song","given":"Z."},{"family":"Zhi","given":"D."},{"family":"Wu","given":"B."}],"issued":{"date-parts":[["2015"]]}}}],"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kern w:val="0"/>
          <w:sz w:val="24"/>
        </w:rPr>
        <w:t xml:space="preserve">(Li </w:t>
      </w:r>
      <w:r w:rsidRPr="00504441">
        <w:rPr>
          <w:rFonts w:ascii="Times New Roman" w:hAnsi="Times New Roman" w:cs="Times New Roman"/>
          <w:i/>
          <w:iCs/>
          <w:kern w:val="0"/>
          <w:sz w:val="24"/>
        </w:rPr>
        <w:t xml:space="preserve">et </w:t>
      </w:r>
      <w:r w:rsidRPr="00504441">
        <w:rPr>
          <w:rFonts w:ascii="Times New Roman" w:hAnsi="Times New Roman" w:cs="Times New Roman"/>
          <w:i/>
          <w:iCs/>
          <w:kern w:val="0"/>
          <w:sz w:val="24"/>
        </w:rPr>
        <w:lastRenderedPageBreak/>
        <w:t>al.</w:t>
      </w:r>
      <w:r w:rsidRPr="00504441">
        <w:rPr>
          <w:rFonts w:ascii="Times New Roman" w:hAnsi="Times New Roman" w:cs="Times New Roman"/>
          <w:kern w:val="0"/>
          <w:sz w:val="24"/>
        </w:rPr>
        <w:t>,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 xml:space="preserve">The study done by Li et al </w:t>
      </w:r>
      <w:r w:rsidRPr="00504441">
        <w:rPr>
          <w:rFonts w:ascii="Times New Roman" w:hAnsi="Times New Roman" w:cs="Times New Roman"/>
          <w:sz w:val="24"/>
          <w:szCs w:val="24"/>
          <w:lang w:val="en-US"/>
        </w:rPr>
        <w:t>categorizes</w:t>
      </w:r>
      <w:r w:rsidRPr="00504441">
        <w:rPr>
          <w:rFonts w:ascii="Times New Roman" w:hAnsi="Times New Roman" w:cs="Times New Roman"/>
          <w:sz w:val="24"/>
          <w:szCs w:val="24"/>
          <w:lang w:val="en-US"/>
        </w:rPr>
        <w:t xml:space="preserve"> the ridership data from the smartcard according to route types (RTs) and seasons, and then </w:t>
      </w:r>
      <w:r w:rsidRPr="00504441">
        <w:rPr>
          <w:rFonts w:ascii="Times New Roman" w:hAnsi="Times New Roman" w:cs="Times New Roman"/>
          <w:sz w:val="24"/>
          <w:szCs w:val="24"/>
          <w:lang w:val="en-US"/>
        </w:rPr>
        <w:t>analyzes</w:t>
      </w:r>
      <w:r w:rsidRPr="00504441">
        <w:rPr>
          <w:rFonts w:ascii="Times New Roman" w:hAnsi="Times New Roman" w:cs="Times New Roman"/>
          <w:sz w:val="24"/>
          <w:szCs w:val="24"/>
          <w:lang w:val="en-US"/>
        </w:rPr>
        <w:t xml:space="preserve"> the impact of different weather factors on various types of routes </w:t>
      </w:r>
      <w:r w:rsidRPr="00504441">
        <w:rPr>
          <w:rFonts w:ascii="Times New Roman" w:hAnsi="Times New Roman" w:cs="Times New Roman"/>
          <w:sz w:val="24"/>
          <w:szCs w:val="24"/>
          <w:lang w:val="en-US"/>
        </w:rPr>
        <w:t>separately (</w:t>
      </w:r>
      <w:r w:rsidRPr="00504441">
        <w:rPr>
          <w:rFonts w:ascii="Times New Roman" w:hAnsi="Times New Roman" w:cs="Times New Roman"/>
          <w:sz w:val="24"/>
          <w:szCs w:val="24"/>
          <w:lang w:val="en-US"/>
        </w:rPr>
        <w:t>Li et al., 2015)</w:t>
      </w:r>
      <w:r>
        <w:rPr>
          <w:rFonts w:ascii="Times New Roman" w:hAnsi="Times New Roman" w:cs="Times New Roman"/>
          <w:sz w:val="24"/>
          <w:szCs w:val="24"/>
          <w:lang w:val="en-US"/>
        </w:rPr>
        <w:t>.</w:t>
      </w:r>
    </w:p>
    <w:p w14:paraId="5D227A00" w14:textId="0B3FFA09"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effect of weather can be direct, by making people drive more slowly, or indirect, e.g. by people choosing different means of transportation or by increasing the amount of accidents which can then cause even more </w:t>
      </w:r>
      <w:r w:rsidRPr="00504441">
        <w:rPr>
          <w:rFonts w:ascii="Times New Roman" w:hAnsi="Times New Roman" w:cs="Times New Roman"/>
          <w:sz w:val="24"/>
          <w:szCs w:val="24"/>
          <w:lang w:val="en-US"/>
        </w:rPr>
        <w:t xml:space="preserve">conges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4JiMdPd1","properties":{"formattedCitation":"(Peltola, 2019)","plainCitation":"(Peltola, 2019)","noteIndex":0},"citationItems":[{"id":50,"uris":["http://zotero.org/users/local/sk83j96w/items/I9734NWF"],"itemData":{"id":50,"type":"thesis","title":"Analysing the effects of weather to regional bus traffic in Tampere region","author":[{"family":"Peltola","given":"Konsta"}],"issued":{"date-parts":[["2019"]]}}}],"schema":"https://github.com/citation-style-language/schema/raw/master/csl-citation.json"} </w:instrText>
      </w:r>
      <w:r>
        <w:rPr>
          <w:rFonts w:ascii="Times New Roman" w:hAnsi="Times New Roman" w:cs="Times New Roman"/>
          <w:sz w:val="24"/>
          <w:szCs w:val="24"/>
          <w:lang w:val="en-US"/>
        </w:rPr>
        <w:fldChar w:fldCharType="separate"/>
      </w:r>
      <w:r w:rsidRPr="00504441">
        <w:rPr>
          <w:rFonts w:ascii="Times New Roman" w:hAnsi="Times New Roman" w:cs="Times New Roman"/>
          <w:sz w:val="24"/>
        </w:rPr>
        <w:t>(Peltola,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504441">
        <w:rPr>
          <w:rFonts w:ascii="Times New Roman" w:hAnsi="Times New Roman" w:cs="Times New Roman"/>
          <w:sz w:val="24"/>
          <w:szCs w:val="24"/>
          <w:lang w:val="en-US"/>
        </w:rPr>
        <w:t xml:space="preserve">This study was carried out by recording bus link travel times between consecutive bus stops from live location data provided from Tampere regional buses during different weather </w:t>
      </w:r>
      <w:r w:rsidRPr="00504441">
        <w:rPr>
          <w:rFonts w:ascii="Times New Roman" w:hAnsi="Times New Roman" w:cs="Times New Roman"/>
          <w:sz w:val="24"/>
          <w:szCs w:val="24"/>
          <w:lang w:val="en-US"/>
        </w:rPr>
        <w:t>circumstances (</w:t>
      </w:r>
      <w:r w:rsidRPr="00504441">
        <w:rPr>
          <w:rFonts w:ascii="Times New Roman" w:hAnsi="Times New Roman" w:cs="Times New Roman"/>
          <w:sz w:val="24"/>
          <w:szCs w:val="24"/>
          <w:lang w:val="en-US"/>
        </w:rPr>
        <w:t>Peltola, 2019).</w:t>
      </w:r>
    </w:p>
    <w:p w14:paraId="1B6EBBD9" w14:textId="36C258D0" w:rsidR="00504441" w:rsidRDefault="00504441" w:rsidP="00504441">
      <w:pPr>
        <w:spacing w:line="480" w:lineRule="auto"/>
        <w:ind w:firstLine="720"/>
        <w:jc w:val="both"/>
        <w:rPr>
          <w:rFonts w:ascii="Times New Roman" w:hAnsi="Times New Roman" w:cs="Times New Roman"/>
          <w:sz w:val="24"/>
          <w:szCs w:val="24"/>
          <w:lang w:val="en-US"/>
        </w:rPr>
      </w:pPr>
      <w:r w:rsidRPr="00504441">
        <w:rPr>
          <w:rFonts w:ascii="Times New Roman" w:hAnsi="Times New Roman" w:cs="Times New Roman"/>
          <w:sz w:val="24"/>
          <w:szCs w:val="24"/>
          <w:lang w:val="en-US"/>
        </w:rPr>
        <w:t xml:space="preserve">The research on forecasting irregularities in transit bus arrival times by Alam et al. involved predicting the likelihood of arrival time disruptions. They utilized GPS coordinates data provided by the Toronto Transit Commission (TTC) in conjunction with hourly weather data. Machine learning models, particularly Long Short-Term Memory Recurrent Neural Network (LSTM) models, were employed in this </w:t>
      </w:r>
      <w:r w:rsidR="00F624E7" w:rsidRPr="00504441">
        <w:rPr>
          <w:rFonts w:ascii="Times New Roman" w:hAnsi="Times New Roman" w:cs="Times New Roman"/>
          <w:sz w:val="24"/>
          <w:szCs w:val="24"/>
          <w:lang w:val="en-US"/>
        </w:rPr>
        <w:t>study</w:t>
      </w:r>
      <w:r w:rsidR="00F624E7" w:rsidRPr="003C1329">
        <w:rPr>
          <w:rFonts w:ascii="Times New Roman" w:hAnsi="Times New Roman" w:cs="Times New Roman"/>
          <w:kern w:val="0"/>
          <w:sz w:val="24"/>
        </w:rPr>
        <w:t xml:space="preserve"> (</w:t>
      </w:r>
      <w:r w:rsidR="003C1329" w:rsidRPr="003C1329">
        <w:rPr>
          <w:rFonts w:ascii="Times New Roman" w:hAnsi="Times New Roman" w:cs="Times New Roman"/>
          <w:kern w:val="0"/>
          <w:sz w:val="24"/>
        </w:rPr>
        <w:t xml:space="preserve">Alam </w:t>
      </w:r>
      <w:r w:rsidR="003C1329" w:rsidRPr="003C1329">
        <w:rPr>
          <w:rFonts w:ascii="Times New Roman" w:hAnsi="Times New Roman" w:cs="Times New Roman"/>
          <w:i/>
          <w:iCs/>
          <w:kern w:val="0"/>
          <w:sz w:val="24"/>
        </w:rPr>
        <w:t>et al.</w:t>
      </w:r>
      <w:r w:rsidR="003C1329" w:rsidRPr="003C1329">
        <w:rPr>
          <w:rFonts w:ascii="Times New Roman" w:hAnsi="Times New Roman" w:cs="Times New Roman"/>
          <w:kern w:val="0"/>
          <w:sz w:val="24"/>
        </w:rPr>
        <w:t>, 2021)</w:t>
      </w:r>
      <w:r w:rsidR="003C1329">
        <w:rPr>
          <w:rFonts w:ascii="Times New Roman" w:hAnsi="Times New Roman" w:cs="Times New Roman"/>
          <w:kern w:val="0"/>
          <w:sz w:val="24"/>
        </w:rPr>
        <w:t>.</w:t>
      </w:r>
      <w:r w:rsidR="003C1329">
        <w:rPr>
          <w:rFonts w:ascii="Times New Roman" w:hAnsi="Times New Roman" w:cs="Times New Roman"/>
          <w:sz w:val="24"/>
          <w:szCs w:val="24"/>
          <w:lang w:val="en-US"/>
        </w:rPr>
        <w:t xml:space="preserve"> </w:t>
      </w:r>
    </w:p>
    <w:p w14:paraId="4A8A1E17" w14:textId="4365700F" w:rsidR="003C1329" w:rsidRDefault="003C1329" w:rsidP="00504441">
      <w:pPr>
        <w:spacing w:line="480" w:lineRule="auto"/>
        <w:ind w:firstLine="720"/>
        <w:jc w:val="both"/>
        <w:rPr>
          <w:rFonts w:ascii="Times New Roman" w:hAnsi="Times New Roman" w:cs="Times New Roman"/>
          <w:sz w:val="24"/>
          <w:szCs w:val="24"/>
          <w:lang w:val="en-US"/>
        </w:rPr>
      </w:pPr>
      <w:r w:rsidRPr="003C1329">
        <w:rPr>
          <w:rFonts w:ascii="Times New Roman" w:hAnsi="Times New Roman" w:cs="Times New Roman"/>
          <w:sz w:val="24"/>
          <w:szCs w:val="24"/>
          <w:lang w:val="en-US"/>
        </w:rPr>
        <w:t>Turning to studies conducted on Dublin Bus, the research by Akhil Alfons and Kirthy Francis centers on constructing a system that gathers transit feed in real-time and utilizes this data to forecast delay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TsPSkmr","properties":{"formattedCitation":"(Kodiyan and Francis, 2020)","plainCitation":"(Kodiyan and Francis, 2020)","noteIndex":0},"citationItems":[{"id":69,"uris":["http://zotero.org/users/local/sk83j96w/items/V6NCNNSJ"],"itemData":{"id":69,"type":"article-journal","container-title":"Technincal Report","title":"Prediction &amp; classification of anomalies in transport network using dublin bus transit feeds","volume":"10","author":[{"family":"Kodiyan","given":"Akhil Alfons"},{"family":"Francis","given":"Kirthy"}],"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sz w:val="24"/>
        </w:rPr>
        <w:t>(</w:t>
      </w:r>
      <w:proofErr w:type="spellStart"/>
      <w:r w:rsidRPr="003C1329">
        <w:rPr>
          <w:rFonts w:ascii="Times New Roman" w:hAnsi="Times New Roman" w:cs="Times New Roman"/>
          <w:sz w:val="24"/>
        </w:rPr>
        <w:t>Kodiyan</w:t>
      </w:r>
      <w:proofErr w:type="spellEnd"/>
      <w:r w:rsidRPr="003C1329">
        <w:rPr>
          <w:rFonts w:ascii="Times New Roman" w:hAnsi="Times New Roman" w:cs="Times New Roman"/>
          <w:sz w:val="24"/>
        </w:rPr>
        <w:t xml:space="preserve"> and Francis,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C1329">
        <w:rPr>
          <w:rFonts w:ascii="Times New Roman" w:hAnsi="Times New Roman" w:cs="Times New Roman"/>
          <w:sz w:val="24"/>
          <w:szCs w:val="24"/>
          <w:lang w:val="en-US"/>
        </w:rPr>
        <w:t xml:space="preserve">Another study conducted by </w:t>
      </w:r>
      <w:proofErr w:type="spellStart"/>
      <w:r w:rsidRPr="003C1329">
        <w:rPr>
          <w:rFonts w:ascii="Times New Roman" w:hAnsi="Times New Roman" w:cs="Times New Roman"/>
          <w:sz w:val="24"/>
          <w:szCs w:val="24"/>
          <w:lang w:val="en-US"/>
        </w:rPr>
        <w:t>Pandurangi</w:t>
      </w:r>
      <w:proofErr w:type="spellEnd"/>
      <w:r w:rsidRPr="003C1329">
        <w:rPr>
          <w:rFonts w:ascii="Times New Roman" w:hAnsi="Times New Roman" w:cs="Times New Roman"/>
          <w:sz w:val="24"/>
          <w:szCs w:val="24"/>
          <w:lang w:val="en-US"/>
        </w:rPr>
        <w:t xml:space="preserve"> et al. focuses on predicting bus travel times through a Segmentation Approach. They developed a user-friendly application that employs machine learning techniques to estimate the travel time of buses and destination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9ygLlzg","properties":{"formattedCitation":"(Pandurangi {\\i{}et al.}, 2020)","plainCitation":"(Pandurangi et al., 2020)","noteIndex":0},"citationItems":[{"id":68,"uris":["http://zotero.org/users/local/sk83j96w/items/PZM3JUHW"],"itemData":{"id":68,"type":"paper-conference","container-title":"GISTAM","page":"72-80","title":"Design and Development of an Application for Predicting Bus Travel Times using a Segmentation Approach.","author":[{"family":"Pandurangi","given":"Ankhit"},{"family":"Byrne","given":"Clare"},{"family":"Anderson","given":"Candis"},{"family":"Cui","given":"Enxi"},{"family":"McArdle","given":"Gavin"}],"issued":{"date-parts":[["2020"]]}}}],"schema":"https://github.com/citation-style-language/schema/raw/master/csl-citation.json"} </w:instrText>
      </w:r>
      <w:r>
        <w:rPr>
          <w:rFonts w:ascii="Times New Roman" w:hAnsi="Times New Roman" w:cs="Times New Roman"/>
          <w:sz w:val="24"/>
          <w:szCs w:val="24"/>
          <w:lang w:val="en-US"/>
        </w:rPr>
        <w:fldChar w:fldCharType="separate"/>
      </w:r>
      <w:r w:rsidRPr="003C1329">
        <w:rPr>
          <w:rFonts w:ascii="Times New Roman" w:hAnsi="Times New Roman" w:cs="Times New Roman"/>
          <w:kern w:val="0"/>
          <w:sz w:val="24"/>
        </w:rPr>
        <w:t>(</w:t>
      </w:r>
      <w:proofErr w:type="spellStart"/>
      <w:r w:rsidRPr="003C1329">
        <w:rPr>
          <w:rFonts w:ascii="Times New Roman" w:hAnsi="Times New Roman" w:cs="Times New Roman"/>
          <w:kern w:val="0"/>
          <w:sz w:val="24"/>
        </w:rPr>
        <w:t>Pandurangi</w:t>
      </w:r>
      <w:proofErr w:type="spellEnd"/>
      <w:r w:rsidRPr="003C1329">
        <w:rPr>
          <w:rFonts w:ascii="Times New Roman" w:hAnsi="Times New Roman" w:cs="Times New Roman"/>
          <w:kern w:val="0"/>
          <w:sz w:val="24"/>
        </w:rPr>
        <w:t xml:space="preserve"> </w:t>
      </w:r>
      <w:r w:rsidRPr="003C1329">
        <w:rPr>
          <w:rFonts w:ascii="Times New Roman" w:hAnsi="Times New Roman" w:cs="Times New Roman"/>
          <w:i/>
          <w:iCs/>
          <w:kern w:val="0"/>
          <w:sz w:val="24"/>
        </w:rPr>
        <w:t>et al.</w:t>
      </w:r>
      <w:r w:rsidRPr="003C1329">
        <w:rPr>
          <w:rFonts w:ascii="Times New Roman" w:hAnsi="Times New Roman" w:cs="Times New Roman"/>
          <w:kern w:val="0"/>
          <w:sz w:val="24"/>
        </w:rPr>
        <w:t>, 2020)</w:t>
      </w:r>
      <w:r>
        <w:rPr>
          <w:rFonts w:ascii="Times New Roman" w:hAnsi="Times New Roman" w:cs="Times New Roman"/>
          <w:sz w:val="24"/>
          <w:szCs w:val="24"/>
          <w:lang w:val="en-US"/>
        </w:rPr>
        <w:fldChar w:fldCharType="end"/>
      </w:r>
      <w:r w:rsidRPr="003C1329">
        <w:rPr>
          <w:rFonts w:ascii="Times New Roman" w:hAnsi="Times New Roman" w:cs="Times New Roman"/>
          <w:sz w:val="24"/>
          <w:szCs w:val="24"/>
          <w:lang w:val="en-US"/>
        </w:rPr>
        <w:t>.</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sz w:val="24"/>
          <w:szCs w:val="24"/>
          <w:lang w:val="en-US"/>
        </w:rPr>
        <w:t xml:space="preserve">The research </w:t>
      </w:r>
      <w:r w:rsidR="00F624E7">
        <w:rPr>
          <w:rFonts w:ascii="Times New Roman" w:hAnsi="Times New Roman" w:cs="Times New Roman"/>
          <w:sz w:val="24"/>
          <w:szCs w:val="24"/>
          <w:lang w:val="en-US"/>
        </w:rPr>
        <w:t>done</w:t>
      </w:r>
      <w:r w:rsidR="00F624E7" w:rsidRPr="00F624E7">
        <w:rPr>
          <w:rFonts w:ascii="Times New Roman" w:hAnsi="Times New Roman" w:cs="Times New Roman"/>
          <w:sz w:val="24"/>
          <w:szCs w:val="24"/>
          <w:lang w:val="en-US"/>
        </w:rPr>
        <w:t xml:space="preserve"> by French and O’Mahony utilized Automatic Vehicle Location System (AVLS) data to explore the influence of adverse weather conditions on bus journey times. Rainfall, temperature, and wind speed were utilized as indicators to assess their impact. Additionally, th</w:t>
      </w:r>
      <w:r w:rsidR="00F624E7">
        <w:rPr>
          <w:rFonts w:ascii="Times New Roman" w:hAnsi="Times New Roman" w:cs="Times New Roman"/>
          <w:sz w:val="24"/>
          <w:szCs w:val="24"/>
          <w:lang w:val="en-US"/>
        </w:rPr>
        <w:t>at</w:t>
      </w:r>
      <w:r w:rsidR="00F624E7" w:rsidRPr="00F624E7">
        <w:rPr>
          <w:rFonts w:ascii="Times New Roman" w:hAnsi="Times New Roman" w:cs="Times New Roman"/>
          <w:sz w:val="24"/>
          <w:szCs w:val="24"/>
          <w:lang w:val="en-US"/>
        </w:rPr>
        <w:t xml:space="preserve"> study aimed to determine if </w:t>
      </w:r>
      <w:r w:rsidR="00F624E7">
        <w:rPr>
          <w:rFonts w:ascii="Times New Roman" w:hAnsi="Times New Roman" w:cs="Times New Roman"/>
          <w:sz w:val="24"/>
          <w:szCs w:val="24"/>
          <w:lang w:val="en-US"/>
        </w:rPr>
        <w:t>the</w:t>
      </w:r>
      <w:r w:rsidR="00F624E7" w:rsidRPr="00F624E7">
        <w:rPr>
          <w:rFonts w:ascii="Times New Roman" w:hAnsi="Times New Roman" w:cs="Times New Roman"/>
          <w:sz w:val="24"/>
          <w:szCs w:val="24"/>
          <w:lang w:val="en-US"/>
        </w:rPr>
        <w:t xml:space="preserve"> impacts varied across three types of bus routes: those with bus lanes along the entire </w:t>
      </w:r>
      <w:r w:rsidR="00F624E7" w:rsidRPr="00F624E7">
        <w:rPr>
          <w:rFonts w:ascii="Times New Roman" w:hAnsi="Times New Roman" w:cs="Times New Roman"/>
          <w:sz w:val="24"/>
          <w:szCs w:val="24"/>
          <w:lang w:val="en-US"/>
        </w:rPr>
        <w:lastRenderedPageBreak/>
        <w:t>route, those with bus lanes along part of the route, and those where buses operate in mixed traffic</w:t>
      </w:r>
      <w:r w:rsidR="00F624E7">
        <w:rPr>
          <w:rFonts w:ascii="Times New Roman" w:hAnsi="Times New Roman" w:cs="Times New Roman"/>
          <w:sz w:val="24"/>
          <w:szCs w:val="24"/>
          <w:lang w:val="en-US"/>
        </w:rPr>
        <w:t xml:space="preserve"> </w:t>
      </w:r>
      <w:r w:rsidR="00F624E7" w:rsidRPr="00F624E7">
        <w:rPr>
          <w:rFonts w:ascii="Times New Roman" w:hAnsi="Times New Roman" w:cs="Times New Roman"/>
          <w:kern w:val="0"/>
          <w:sz w:val="24"/>
        </w:rPr>
        <w:t>(French and O’Mahony, 2021)</w:t>
      </w:r>
      <w:r w:rsidR="00F624E7" w:rsidRPr="00F624E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25860DF" w14:textId="4B93CFBF" w:rsidR="00961E32" w:rsidRDefault="00BB37B1" w:rsidP="00504441">
      <w:pPr>
        <w:spacing w:line="480" w:lineRule="auto"/>
        <w:ind w:firstLine="720"/>
        <w:jc w:val="both"/>
        <w:rPr>
          <w:rFonts w:ascii="Times New Roman" w:hAnsi="Times New Roman" w:cs="Times New Roman"/>
          <w:sz w:val="24"/>
          <w:szCs w:val="24"/>
          <w:lang w:val="en-US"/>
        </w:rPr>
      </w:pPr>
      <w:r w:rsidRPr="00BB37B1">
        <w:rPr>
          <w:rFonts w:ascii="Times New Roman" w:hAnsi="Times New Roman" w:cs="Times New Roman"/>
          <w:sz w:val="24"/>
          <w:szCs w:val="24"/>
          <w:lang w:val="en-US"/>
        </w:rPr>
        <w:t xml:space="preserve">The rationale is to enhance the public transit </w:t>
      </w:r>
      <w:r w:rsidRPr="00BB37B1">
        <w:rPr>
          <w:rFonts w:ascii="Times New Roman" w:hAnsi="Times New Roman" w:cs="Times New Roman"/>
          <w:sz w:val="24"/>
          <w:szCs w:val="24"/>
          <w:lang w:val="en-US"/>
        </w:rPr>
        <w:t>planning through</w:t>
      </w:r>
      <w:r w:rsidRPr="00BB37B1">
        <w:rPr>
          <w:rFonts w:ascii="Times New Roman" w:hAnsi="Times New Roman" w:cs="Times New Roman"/>
          <w:sz w:val="24"/>
          <w:szCs w:val="24"/>
          <w:lang w:val="en-US"/>
        </w:rPr>
        <w:t xml:space="preserve"> real-time analysis of </w:t>
      </w:r>
      <w:r>
        <w:rPr>
          <w:rFonts w:ascii="Times New Roman" w:hAnsi="Times New Roman" w:cs="Times New Roman"/>
          <w:sz w:val="24"/>
          <w:szCs w:val="24"/>
          <w:lang w:val="en-US"/>
        </w:rPr>
        <w:t xml:space="preserve">Dublin </w:t>
      </w:r>
      <w:r w:rsidRPr="00BB37B1">
        <w:rPr>
          <w:rFonts w:ascii="Times New Roman" w:hAnsi="Times New Roman" w:cs="Times New Roman"/>
          <w:sz w:val="24"/>
          <w:szCs w:val="24"/>
          <w:lang w:val="en-US"/>
        </w:rPr>
        <w:t>bus delays and weather</w:t>
      </w:r>
      <w:r>
        <w:rPr>
          <w:rFonts w:ascii="Times New Roman" w:hAnsi="Times New Roman" w:cs="Times New Roman"/>
          <w:sz w:val="24"/>
          <w:szCs w:val="24"/>
          <w:lang w:val="en-US"/>
        </w:rPr>
        <w:t>.</w:t>
      </w:r>
      <w:r w:rsidRPr="00BB37B1">
        <w:rPr>
          <w:rFonts w:ascii="Times New Roman" w:hAnsi="Times New Roman" w:cs="Times New Roman"/>
          <w:sz w:val="24"/>
          <w:szCs w:val="24"/>
          <w:lang w:val="en-US"/>
        </w:rPr>
        <w:t xml:space="preserve"> </w:t>
      </w:r>
      <w:r w:rsidR="00961E32" w:rsidRPr="00961E32">
        <w:rPr>
          <w:rFonts w:ascii="Times New Roman" w:hAnsi="Times New Roman" w:cs="Times New Roman"/>
          <w:sz w:val="24"/>
          <w:szCs w:val="24"/>
          <w:lang w:val="en-US"/>
        </w:rPr>
        <w:t xml:space="preserve">From previous research and studies, the problem becomes evident. Various analytical methods have been employed in previous studies to address </w:t>
      </w:r>
      <w:r w:rsidR="00961E32">
        <w:rPr>
          <w:rFonts w:ascii="Times New Roman" w:hAnsi="Times New Roman" w:cs="Times New Roman"/>
          <w:sz w:val="24"/>
          <w:szCs w:val="24"/>
          <w:lang w:val="en-US"/>
        </w:rPr>
        <w:t>the</w:t>
      </w:r>
      <w:r w:rsidR="00961E32" w:rsidRPr="00961E32">
        <w:rPr>
          <w:rFonts w:ascii="Times New Roman" w:hAnsi="Times New Roman" w:cs="Times New Roman"/>
          <w:sz w:val="24"/>
          <w:szCs w:val="24"/>
          <w:lang w:val="en-US"/>
        </w:rPr>
        <w:t xml:space="preserve"> </w:t>
      </w:r>
      <w:r w:rsidR="00961E32">
        <w:rPr>
          <w:rFonts w:ascii="Times New Roman" w:hAnsi="Times New Roman" w:cs="Times New Roman"/>
          <w:sz w:val="24"/>
          <w:szCs w:val="24"/>
          <w:lang w:val="en-US"/>
        </w:rPr>
        <w:t>challenges related to timelines faced on public transport like Dublin Bus</w:t>
      </w:r>
      <w:r w:rsidR="00961E32" w:rsidRPr="00961E32">
        <w:rPr>
          <w:rFonts w:ascii="Times New Roman" w:hAnsi="Times New Roman" w:cs="Times New Roman"/>
          <w:sz w:val="24"/>
          <w:szCs w:val="24"/>
          <w:lang w:val="en-US"/>
        </w:rPr>
        <w:t>. However, this research introduces a novel approach by providing a real-time dashboard displaying delay information alongside corresponding weather data. This dashboard enables individuals to access current delay information as well as historical delays, which can vary due to external factors. The significance of a real-time dashboard lies in its ability to assist the public in planning their journeys more effectively, offering additional insights into potential delays they may encounter during their travels.</w:t>
      </w:r>
      <w:r>
        <w:rPr>
          <w:rFonts w:ascii="Times New Roman" w:hAnsi="Times New Roman" w:cs="Times New Roman"/>
          <w:sz w:val="24"/>
          <w:szCs w:val="24"/>
          <w:lang w:val="en-US"/>
        </w:rPr>
        <w:t xml:space="preserve"> </w:t>
      </w:r>
    </w:p>
    <w:p w14:paraId="763070FB" w14:textId="2739FD21" w:rsidR="003A4F3B" w:rsidRDefault="003A4F3B" w:rsidP="00504441">
      <w:pPr>
        <w:spacing w:line="480" w:lineRule="auto"/>
        <w:ind w:firstLine="720"/>
        <w:jc w:val="both"/>
        <w:rPr>
          <w:rFonts w:ascii="Times New Roman" w:hAnsi="Times New Roman" w:cs="Times New Roman"/>
          <w:sz w:val="24"/>
          <w:szCs w:val="24"/>
          <w:lang w:val="en-US"/>
        </w:rPr>
      </w:pPr>
      <w:r w:rsidRPr="003A4F3B">
        <w:rPr>
          <w:rFonts w:ascii="Times New Roman" w:hAnsi="Times New Roman" w:cs="Times New Roman"/>
          <w:sz w:val="24"/>
          <w:szCs w:val="24"/>
          <w:lang w:val="en-US"/>
        </w:rPr>
        <w:t>The research is conducted by collecting and analyzing data using the General Transit Feed Specification (GTFS). The General Transit Feed Specification (GTFS) is an open standard used by most of the public transport providers to publish relevant information about transit systems to rider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0isHWWd","properties":{"formattedCitation":"(\\uc0\\u8216{}GTFS: Making Public Transit Data Universally Accessible\\uc0\\u8217{}, no date)","plainCitation":"(‘GTFS: Making Public Transit Data Universally Accessible’, no date)","noteIndex":0},"citationItems":[{"id":55,"uris":["http://zotero.org/users/local/sk83j96w/items/R39MYBVD"],"itemData":{"id":55,"type":"document","title":"GTFS: Making Public Transit Data Universally Accessible","URL":"https://gtfs.org/"}}],"schema":"https://github.com/citation-style-language/schema/raw/master/csl-citation.json"} </w:instrText>
      </w:r>
      <w:r>
        <w:rPr>
          <w:rFonts w:ascii="Times New Roman" w:hAnsi="Times New Roman" w:cs="Times New Roman"/>
          <w:sz w:val="24"/>
          <w:szCs w:val="24"/>
          <w:lang w:val="en-US"/>
        </w:rPr>
        <w:fldChar w:fldCharType="separate"/>
      </w:r>
      <w:r w:rsidRPr="003A4F3B">
        <w:rPr>
          <w:rFonts w:ascii="Times New Roman" w:hAnsi="Times New Roman" w:cs="Times New Roman"/>
          <w:kern w:val="0"/>
          <w:sz w:val="24"/>
        </w:rPr>
        <w:t>(‘GTFS: Making Public Transit Data Universally Accessible’, no date)</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Pr="003A4F3B">
        <w:rPr>
          <w:rFonts w:ascii="Times New Roman" w:hAnsi="Times New Roman" w:cs="Times New Roman"/>
          <w:sz w:val="24"/>
          <w:szCs w:val="24"/>
          <w:lang w:val="en-US"/>
        </w:rPr>
        <w:t xml:space="preserve"> Since there is no existing dataset available for this study, data needs to be recorded in the desired format. This involves utilizing GTFS schedule and real-time data to capture information in a specific format. By integrating this data with weather data, the goal is to establish a robust real-time data analytical model. The objectives include investigating the impact of weather conditions on delays and determining which weather conditions are more conducive to public transport delays, all accessible through the dashboard.</w:t>
      </w:r>
    </w:p>
    <w:p w14:paraId="4258916F" w14:textId="77777777" w:rsidR="00257C9F" w:rsidRDefault="00257C9F" w:rsidP="00257C9F">
      <w:pPr>
        <w:spacing w:line="480" w:lineRule="auto"/>
        <w:jc w:val="both"/>
        <w:rPr>
          <w:rFonts w:ascii="Times New Roman" w:hAnsi="Times New Roman" w:cs="Times New Roman"/>
          <w:sz w:val="24"/>
          <w:szCs w:val="24"/>
          <w:lang w:val="en-US"/>
        </w:rPr>
      </w:pPr>
    </w:p>
    <w:p w14:paraId="7F661AD0" w14:textId="77777777" w:rsidR="00257C9F" w:rsidRDefault="00257C9F" w:rsidP="00257C9F">
      <w:pPr>
        <w:spacing w:line="480" w:lineRule="auto"/>
        <w:jc w:val="both"/>
        <w:rPr>
          <w:rFonts w:ascii="Times New Roman" w:hAnsi="Times New Roman" w:cs="Times New Roman"/>
          <w:sz w:val="24"/>
          <w:szCs w:val="24"/>
          <w:lang w:val="en-US"/>
        </w:rPr>
      </w:pPr>
    </w:p>
    <w:p w14:paraId="4F62A788" w14:textId="77777777"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METHODOLGY</w:t>
      </w:r>
    </w:p>
    <w:p w14:paraId="576A1492" w14:textId="52A3BC8D" w:rsidR="00257C9F" w:rsidRDefault="00257C9F" w:rsidP="00257C9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ATA COLLECTION</w:t>
      </w:r>
      <w:r>
        <w:rPr>
          <w:rFonts w:ascii="Times New Roman" w:hAnsi="Times New Roman" w:cs="Times New Roman"/>
          <w:sz w:val="24"/>
          <w:szCs w:val="24"/>
          <w:lang w:val="en-US"/>
        </w:rPr>
        <w:br/>
        <w:t>DESIGN</w:t>
      </w:r>
    </w:p>
    <w:p w14:paraId="323EA889" w14:textId="17946B46"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ECHNOLGIES/ IMPLEMENTATION</w:t>
      </w:r>
    </w:p>
    <w:p w14:paraId="574717F0" w14:textId="26E03A10"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SULTS</w:t>
      </w:r>
    </w:p>
    <w:p w14:paraId="733612D4" w14:textId="538959CE"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THICAL CONSIDERATION</w:t>
      </w:r>
    </w:p>
    <w:p w14:paraId="09BE2749" w14:textId="5455F72D" w:rsidR="00257C9F"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CLUSION</w:t>
      </w:r>
    </w:p>
    <w:p w14:paraId="50CA538D" w14:textId="33EFDA75" w:rsidR="00257C9F" w:rsidRPr="003B2C34" w:rsidRDefault="00257C9F" w:rsidP="00257C9F">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limitations future study</w:t>
      </w:r>
    </w:p>
    <w:sectPr w:rsidR="00257C9F" w:rsidRPr="003B2C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B9B8CB" w14:textId="77777777" w:rsidR="00BB2D13" w:rsidRDefault="00BB2D13" w:rsidP="00E85205">
      <w:pPr>
        <w:spacing w:after="0" w:line="240" w:lineRule="auto"/>
      </w:pPr>
      <w:r>
        <w:separator/>
      </w:r>
    </w:p>
  </w:endnote>
  <w:endnote w:type="continuationSeparator" w:id="0">
    <w:p w14:paraId="68AC01B5" w14:textId="77777777" w:rsidR="00BB2D13" w:rsidRDefault="00BB2D13"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3F54E9" w14:textId="77777777" w:rsidR="00BB2D13" w:rsidRDefault="00BB2D13" w:rsidP="00E85205">
      <w:pPr>
        <w:spacing w:after="0" w:line="240" w:lineRule="auto"/>
      </w:pPr>
      <w:r>
        <w:separator/>
      </w:r>
    </w:p>
  </w:footnote>
  <w:footnote w:type="continuationSeparator" w:id="0">
    <w:p w14:paraId="6AE690FE" w14:textId="77777777" w:rsidR="00BB2D13" w:rsidRDefault="00BB2D13"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22E1C5C"/>
    <w:multiLevelType w:val="hybridMultilevel"/>
    <w:tmpl w:val="5DEA73C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29694845">
    <w:abstractNumId w:val="2"/>
  </w:num>
  <w:num w:numId="2" w16cid:durableId="185756670">
    <w:abstractNumId w:val="0"/>
  </w:num>
  <w:num w:numId="3" w16cid:durableId="19444192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1A5AFB"/>
    <w:rsid w:val="00213594"/>
    <w:rsid w:val="00257C9F"/>
    <w:rsid w:val="0026445D"/>
    <w:rsid w:val="00273614"/>
    <w:rsid w:val="00300D68"/>
    <w:rsid w:val="003A4F3B"/>
    <w:rsid w:val="003B2C34"/>
    <w:rsid w:val="003C1329"/>
    <w:rsid w:val="003C61CC"/>
    <w:rsid w:val="004443B3"/>
    <w:rsid w:val="00496F07"/>
    <w:rsid w:val="00504441"/>
    <w:rsid w:val="005208D9"/>
    <w:rsid w:val="005B7222"/>
    <w:rsid w:val="006120CC"/>
    <w:rsid w:val="00754D74"/>
    <w:rsid w:val="00895E37"/>
    <w:rsid w:val="00927D69"/>
    <w:rsid w:val="00961E32"/>
    <w:rsid w:val="009A5755"/>
    <w:rsid w:val="00AF775F"/>
    <w:rsid w:val="00B35D92"/>
    <w:rsid w:val="00B476CB"/>
    <w:rsid w:val="00B6560E"/>
    <w:rsid w:val="00BB2D13"/>
    <w:rsid w:val="00BB37B1"/>
    <w:rsid w:val="00CE0B45"/>
    <w:rsid w:val="00E25848"/>
    <w:rsid w:val="00E25E13"/>
    <w:rsid w:val="00E85205"/>
    <w:rsid w:val="00F25CCB"/>
    <w:rsid w:val="00F624E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 w:type="paragraph" w:styleId="Bibliography">
    <w:name w:val="Bibliography"/>
    <w:basedOn w:val="Normal"/>
    <w:next w:val="Normal"/>
    <w:uiPriority w:val="37"/>
    <w:semiHidden/>
    <w:unhideWhenUsed/>
    <w:rsid w:val="003C1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6</TotalTime>
  <Pages>8</Pages>
  <Words>3815</Words>
  <Characters>21750</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10</cp:revision>
  <dcterms:created xsi:type="dcterms:W3CDTF">2024-05-01T19:46:00Z</dcterms:created>
  <dcterms:modified xsi:type="dcterms:W3CDTF">2024-05-0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